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2356BA98"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18"/>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19"/>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0"/>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D004C9" w14:textId="77777777" w:rsidR="0021793F" w:rsidRDefault="0021793F">
      <w:pPr>
        <w:spacing w:line="240" w:lineRule="auto"/>
      </w:pPr>
      <w:r>
        <w:separator/>
      </w:r>
    </w:p>
  </w:endnote>
  <w:endnote w:type="continuationSeparator" w:id="0">
    <w:p w14:paraId="159E0F05" w14:textId="77777777" w:rsidR="0021793F" w:rsidRDefault="002179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03EF8" w14:textId="77777777" w:rsidR="0021793F" w:rsidRDefault="0021793F">
      <w:pPr>
        <w:spacing w:line="240" w:lineRule="auto"/>
      </w:pPr>
      <w:r>
        <w:separator/>
      </w:r>
    </w:p>
  </w:footnote>
  <w:footnote w:type="continuationSeparator" w:id="0">
    <w:p w14:paraId="2C7250A0" w14:textId="77777777" w:rsidR="0021793F" w:rsidRDefault="002179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93F"/>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09</TotalTime>
  <Pages>25</Pages>
  <Words>33991</Words>
  <Characters>193749</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0</cp:revision>
  <dcterms:created xsi:type="dcterms:W3CDTF">2025-06-28T08:20:00Z</dcterms:created>
  <dcterms:modified xsi:type="dcterms:W3CDTF">2025-07-0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